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60D0" w14:textId="0F732654" w:rsidR="00991473" w:rsidRDefault="00991473" w:rsidP="00B13FF2">
      <w:pPr>
        <w:spacing w:after="0"/>
        <w:jc w:val="center"/>
        <w:rPr>
          <w:rFonts w:cs="Times New Roman"/>
          <w:b/>
          <w:bCs/>
          <w:noProof/>
          <w:szCs w:val="24"/>
        </w:rPr>
      </w:pPr>
      <w:bookmarkStart w:id="0" w:name="_Hlk92634884"/>
      <w:r>
        <w:rPr>
          <w:rFonts w:cs="Times New Roman"/>
          <w:b/>
          <w:bCs/>
          <w:noProof/>
          <w:szCs w:val="24"/>
        </w:rPr>
        <w:drawing>
          <wp:anchor distT="0" distB="0" distL="114300" distR="114300" simplePos="0" relativeHeight="251658240" behindDoc="0" locked="0" layoutInCell="1" allowOverlap="1" wp14:anchorId="78FEBCD2" wp14:editId="71CE2B01">
            <wp:simplePos x="0" y="0"/>
            <wp:positionH relativeFrom="column">
              <wp:posOffset>-1678305</wp:posOffset>
            </wp:positionH>
            <wp:positionV relativeFrom="paragraph">
              <wp:posOffset>-1535430</wp:posOffset>
            </wp:positionV>
            <wp:extent cx="8048625" cy="10887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048625" cy="10887075"/>
                    </a:xfrm>
                    <a:prstGeom prst="rect">
                      <a:avLst/>
                    </a:prstGeom>
                  </pic:spPr>
                </pic:pic>
              </a:graphicData>
            </a:graphic>
            <wp14:sizeRelH relativeFrom="page">
              <wp14:pctWidth>0</wp14:pctWidth>
            </wp14:sizeRelH>
            <wp14:sizeRelV relativeFrom="page">
              <wp14:pctHeight>0</wp14:pctHeight>
            </wp14:sizeRelV>
          </wp:anchor>
        </w:drawing>
      </w:r>
    </w:p>
    <w:p w14:paraId="647FA120" w14:textId="5EA768E8" w:rsidR="00991473" w:rsidRDefault="00991473" w:rsidP="00B13FF2">
      <w:pPr>
        <w:spacing w:after="0"/>
        <w:jc w:val="center"/>
        <w:rPr>
          <w:rFonts w:cs="Times New Roman"/>
          <w:b/>
          <w:bCs/>
          <w:noProof/>
          <w:szCs w:val="24"/>
        </w:rPr>
      </w:pPr>
      <w:bookmarkStart w:id="1" w:name="_Hlk65001140"/>
      <w:bookmarkEnd w:id="1"/>
    </w:p>
    <w:p w14:paraId="53CF7618" w14:textId="749CFFE0" w:rsidR="00991473" w:rsidRDefault="00991473" w:rsidP="00B13FF2">
      <w:pPr>
        <w:spacing w:after="0"/>
        <w:jc w:val="center"/>
        <w:rPr>
          <w:rFonts w:cs="Times New Roman"/>
          <w:b/>
          <w:bCs/>
          <w:noProof/>
          <w:szCs w:val="24"/>
        </w:rPr>
      </w:pPr>
    </w:p>
    <w:p w14:paraId="6584930A" w14:textId="56582474" w:rsidR="00991473" w:rsidRDefault="00991473" w:rsidP="00B13FF2">
      <w:pPr>
        <w:spacing w:after="0"/>
        <w:jc w:val="center"/>
        <w:rPr>
          <w:rFonts w:cs="Times New Roman"/>
          <w:b/>
          <w:bCs/>
          <w:noProof/>
          <w:szCs w:val="24"/>
        </w:rPr>
      </w:pPr>
    </w:p>
    <w:p w14:paraId="5496C334" w14:textId="08285C8C" w:rsidR="00991473" w:rsidRDefault="00991473" w:rsidP="00B13FF2">
      <w:pPr>
        <w:spacing w:after="0"/>
        <w:jc w:val="center"/>
        <w:rPr>
          <w:rFonts w:cs="Times New Roman"/>
          <w:b/>
          <w:bCs/>
          <w:noProof/>
          <w:szCs w:val="24"/>
        </w:rPr>
      </w:pPr>
    </w:p>
    <w:bookmarkEnd w:id="0"/>
    <w:p w14:paraId="27322B7C" w14:textId="36CB88FE" w:rsidR="00CE757B" w:rsidRPr="006651E7" w:rsidRDefault="00CE757B"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2"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2"/>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r w:rsidR="009E0A62" w:rsidRPr="0016733D">
        <w:t xml:space="preserve">Rosenberg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Cambell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633D78CF" w14:textId="2B7DBA25" w:rsidR="00AD6C25"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115AE440" w14:textId="1C7777F4" w:rsidR="00333176" w:rsidRPr="0016733D" w:rsidRDefault="00333176" w:rsidP="00AD6C25">
      <w:pPr>
        <w:pStyle w:val="ListParagraph"/>
        <w:numPr>
          <w:ilvl w:val="0"/>
          <w:numId w:val="33"/>
        </w:numPr>
        <w:rPr>
          <w:rFonts w:cs="Times New Roman"/>
          <w:bCs/>
          <w:noProof/>
          <w:szCs w:val="24"/>
        </w:rPr>
      </w:pPr>
      <w:r>
        <w:rPr>
          <w:rFonts w:cs="Times New Roman"/>
          <w:bCs/>
          <w:noProof/>
          <w:szCs w:val="24"/>
          <w:lang w:val="en-AS"/>
        </w:rPr>
        <w:t>Men</w:t>
      </w:r>
      <w:r w:rsidR="003D3782">
        <w:rPr>
          <w:rFonts w:cs="Times New Roman"/>
          <w:bCs/>
          <w:noProof/>
          <w:szCs w:val="24"/>
          <w:lang w:val="en-AS"/>
        </w:rPr>
        <w:t>ghasilkan</w:t>
      </w:r>
      <w:r>
        <w:rPr>
          <w:rFonts w:cs="Times New Roman"/>
          <w:bCs/>
          <w:noProof/>
          <w:szCs w:val="24"/>
          <w:lang w:val="en-AS"/>
        </w:rPr>
        <w:t xml:space="preserve"> sebuah sistem pembelajaran daring yang dapat menarik pengguna untuk ikut terlibat dalam proses pembelajaran.</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3"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3"/>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4" w:name="_Hlk64149178"/>
      <w:r w:rsidR="00CE757B" w:rsidRPr="0016733D">
        <w:rPr>
          <w:rFonts w:cs="Times New Roman"/>
          <w:iCs/>
          <w:noProof/>
          <w:color w:val="212121"/>
        </w:rPr>
        <w:t>HTML - DOM</w:t>
      </w:r>
      <w:bookmarkEnd w:id="4"/>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regiorious method to identify problems, gather the data, analyze them, and draw valid conclusions thereform.”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5EA0F6A" w14:textId="44CBD254"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74827AE4" w:rsidR="004B2C43" w:rsidRPr="0016733D" w:rsidRDefault="00EC7747" w:rsidP="00B13FF2">
      <w:pPr>
        <w:jc w:val="center"/>
        <w:rPr>
          <w:rFonts w:cs="Times New Roman"/>
          <w:noProof/>
          <w:szCs w:val="24"/>
        </w:rPr>
      </w:pPr>
      <w:r w:rsidRPr="0016733D">
        <w:rPr>
          <w:rFonts w:cs="Times New Roman"/>
          <w:noProof/>
          <w:szCs w:val="24"/>
        </w:rPr>
        <w:t xml:space="preserve">Gambar </w:t>
      </w:r>
      <w:r w:rsidR="003864D2">
        <w:rPr>
          <w:rFonts w:cs="Times New Roman"/>
          <w:noProof/>
          <w:szCs w:val="24"/>
          <w:lang w:val="en-AS"/>
        </w:rPr>
        <w:t>7</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09C8C4DE" w:rsidR="00B970CB" w:rsidRPr="0016733D" w:rsidRDefault="00EC7747" w:rsidP="00024A29">
      <w:pPr>
        <w:ind w:left="720" w:firstLine="720"/>
        <w:rPr>
          <w:noProof/>
          <w:szCs w:val="24"/>
        </w:rPr>
      </w:pPr>
      <w:r w:rsidRPr="0016733D">
        <w:rPr>
          <w:noProof/>
        </w:rPr>
        <w:t>Pada</w:t>
      </w:r>
      <w:r w:rsidR="00BC5EC4">
        <w:rPr>
          <w:noProof/>
          <w:lang w:val="en-AS"/>
        </w:rPr>
        <w:t xml:space="preserve"> gambar 7</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0ADACDB7" w:rsidR="00795CFC" w:rsidRPr="006949B9" w:rsidRDefault="006949B9" w:rsidP="00B13FF2">
            <w:pPr>
              <w:pStyle w:val="Default"/>
              <w:spacing w:line="360" w:lineRule="auto"/>
              <w:ind w:right="-47"/>
              <w:jc w:val="both"/>
              <w:rPr>
                <w:i/>
                <w:iCs/>
                <w:noProof/>
                <w:color w:val="auto"/>
                <w:lang w:val="id-ID"/>
              </w:rPr>
            </w:pPr>
            <w:r w:rsidRPr="006949B9">
              <w:rPr>
                <w:i/>
                <w:iCs/>
                <w:noProof/>
                <w:color w:val="auto"/>
                <w:lang w:val="id-ID"/>
              </w:rPr>
              <w:t>Modeling the Semantics of States and State Machines</w:t>
            </w:r>
          </w:p>
        </w:tc>
        <w:tc>
          <w:tcPr>
            <w:tcW w:w="720" w:type="dxa"/>
          </w:tcPr>
          <w:p w14:paraId="77F1AF71" w14:textId="171F2659" w:rsidR="00795CFC" w:rsidRPr="00B76479" w:rsidRDefault="002F1C15" w:rsidP="00B13FF2">
            <w:pPr>
              <w:pStyle w:val="Default"/>
              <w:spacing w:line="360" w:lineRule="auto"/>
              <w:ind w:right="-47"/>
              <w:jc w:val="both"/>
              <w:rPr>
                <w:noProof/>
                <w:color w:val="auto"/>
                <w:lang w:val="en-AS"/>
              </w:rPr>
            </w:pPr>
            <w:r w:rsidRPr="0016733D">
              <w:rPr>
                <w:noProof/>
                <w:color w:val="auto"/>
                <w:lang w:val="id-ID"/>
              </w:rPr>
              <w:t>202</w:t>
            </w:r>
            <w:r w:rsidR="00B76479">
              <w:rPr>
                <w:noProof/>
                <w:color w:val="auto"/>
                <w:lang w:val="en-AS"/>
              </w:rPr>
              <w:t>0</w:t>
            </w:r>
          </w:p>
        </w:tc>
        <w:tc>
          <w:tcPr>
            <w:tcW w:w="1548" w:type="dxa"/>
          </w:tcPr>
          <w:p w14:paraId="0DE47A9D" w14:textId="620980B3" w:rsidR="00795CFC" w:rsidRPr="00786AF9" w:rsidRDefault="002F1C15" w:rsidP="00B13FF2">
            <w:pPr>
              <w:pStyle w:val="Default"/>
              <w:spacing w:line="360" w:lineRule="auto"/>
              <w:ind w:right="-47"/>
              <w:rPr>
                <w:i/>
                <w:iCs/>
                <w:noProof/>
                <w:color w:val="auto"/>
                <w:lang w:val="en-AS"/>
              </w:rPr>
            </w:pPr>
            <w:r w:rsidRPr="0016733D">
              <w:rPr>
                <w:noProof/>
                <w:color w:val="auto"/>
                <w:lang w:val="id-ID"/>
              </w:rPr>
              <w:t xml:space="preserve">Objek : </w:t>
            </w:r>
            <w:r w:rsidR="00786AF9">
              <w:rPr>
                <w:noProof/>
                <w:color w:val="auto"/>
                <w:lang w:val="en-AS"/>
              </w:rPr>
              <w:t xml:space="preserve">Konsep model dari </w:t>
            </w:r>
            <w:r w:rsidR="00786AF9">
              <w:rPr>
                <w:i/>
                <w:iCs/>
                <w:noProof/>
                <w:color w:val="auto"/>
                <w:lang w:val="en-AS"/>
              </w:rPr>
              <w:t>State Machine</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DE0D66" w:rsidRDefault="00944F9D" w:rsidP="00B13FF2">
            <w:pPr>
              <w:pStyle w:val="Default"/>
              <w:spacing w:line="360" w:lineRule="auto"/>
              <w:ind w:right="-47"/>
              <w:jc w:val="both"/>
              <w:rPr>
                <w:i/>
                <w:iCs/>
                <w:noProof/>
                <w:color w:val="auto"/>
                <w:lang w:val="id-ID"/>
              </w:rPr>
            </w:pPr>
            <w:r w:rsidRPr="00DE0D66">
              <w:rPr>
                <w:i/>
                <w:iCs/>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1038432F" w14:textId="6EA535BD"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w:t>
      </w:r>
      <w:r w:rsidRPr="0016733D">
        <w:rPr>
          <w:noProof/>
          <w:u w:val="single"/>
        </w:rPr>
        <w:lastRenderedPageBreak/>
        <w:t>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Dennehy, D., Conboy, K., &amp; Oivo, M. (2018). Kanban in software engineering: A systematic mapping study. </w:t>
      </w:r>
      <w:r w:rsidR="004201D0" w:rsidRPr="004201D0">
        <w:rPr>
          <w:rFonts w:eastAsia="Times New Roman" w:cs="Times New Roman"/>
          <w:i/>
          <w:iCs/>
          <w:szCs w:val="24"/>
          <w:lang w:eastAsia="ja-JP"/>
        </w:rPr>
        <w:t>Journal of Systems and Software</w:t>
      </w:r>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r w:rsidRPr="00843EB5">
        <w:rPr>
          <w:rFonts w:eastAsia="Times New Roman" w:cs="Times New Roman"/>
          <w:szCs w:val="24"/>
          <w:lang w:eastAsia="ja-JP"/>
        </w:rPr>
        <w:t xml:space="preserve">Bibik, I. (2018). How to Kill the Scrum Monster. In </w:t>
      </w:r>
      <w:r w:rsidRPr="00843EB5">
        <w:rPr>
          <w:rFonts w:eastAsia="Times New Roman" w:cs="Times New Roman"/>
          <w:i/>
          <w:iCs/>
          <w:szCs w:val="24"/>
          <w:lang w:eastAsia="ja-JP"/>
        </w:rPr>
        <w:t>How to Kill the Scrum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r w:rsidRPr="00DB13D5">
        <w:rPr>
          <w:rFonts w:eastAsia="Times New Roman" w:cs="Times New Roman"/>
          <w:szCs w:val="24"/>
          <w:lang w:eastAsia="ja-JP"/>
        </w:rPr>
        <w:t xml:space="preserve">Cross, K. P., &amp; Boud, D. (1987). Problem-Based Learning in Education for the Professions. </w:t>
      </w:r>
      <w:r w:rsidRPr="00DB13D5">
        <w:rPr>
          <w:rFonts w:eastAsia="Times New Roman" w:cs="Times New Roman"/>
          <w:i/>
          <w:iCs/>
          <w:szCs w:val="24"/>
          <w:lang w:eastAsia="ja-JP"/>
        </w:rPr>
        <w:t>The Journal of Higher Education</w:t>
      </w:r>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46A65059" w:rsidR="008927C5" w:rsidRDefault="008927C5" w:rsidP="008927C5">
      <w:pPr>
        <w:spacing w:after="0" w:line="240" w:lineRule="auto"/>
        <w:jc w:val="left"/>
        <w:rPr>
          <w:rFonts w:eastAsia="Times New Roman" w:cs="Times New Roman"/>
          <w:i/>
          <w:iCs/>
          <w:szCs w:val="24"/>
          <w:lang w:eastAsia="ja-JP"/>
        </w:rPr>
      </w:pPr>
      <w:r w:rsidRPr="008927C5">
        <w:rPr>
          <w:rFonts w:eastAsia="Times New Roman" w:cs="Times New Roman"/>
          <w:szCs w:val="24"/>
          <w:lang w:eastAsia="ja-JP"/>
        </w:rPr>
        <w:t xml:space="preserve">Sekaran, U., &amp; Bougie, R. (2009). Research Method for Business Textbook: A Skill Building Approach. </w:t>
      </w:r>
      <w:r w:rsidRPr="008927C5">
        <w:rPr>
          <w:rFonts w:eastAsia="Times New Roman" w:cs="Times New Roman"/>
          <w:i/>
          <w:iCs/>
          <w:szCs w:val="24"/>
          <w:lang w:eastAsia="ja-JP"/>
        </w:rPr>
        <w:t>John Wiley &amp; Sons Ltd.</w:t>
      </w:r>
    </w:p>
    <w:p w14:paraId="7565317B" w14:textId="13C1D6D5" w:rsidR="006C74E2" w:rsidRDefault="006C74E2" w:rsidP="008927C5">
      <w:pPr>
        <w:spacing w:after="0" w:line="240" w:lineRule="auto"/>
        <w:jc w:val="left"/>
        <w:rPr>
          <w:rFonts w:eastAsia="Times New Roman" w:cs="Times New Roman"/>
          <w:szCs w:val="24"/>
          <w:lang w:eastAsia="ja-JP"/>
        </w:rPr>
      </w:pPr>
      <w:r w:rsidRPr="006C74E2">
        <w:rPr>
          <w:rFonts w:eastAsia="Times New Roman" w:cs="Times New Roman"/>
          <w:szCs w:val="24"/>
          <w:lang w:eastAsia="ja-JP"/>
        </w:rPr>
        <w:t>Schneider, F. B. (1990). Implementing fault-tolerant services using the state machine approach: A tutorial. </w:t>
      </w:r>
      <w:r w:rsidRPr="006C74E2">
        <w:rPr>
          <w:rFonts w:eastAsia="Times New Roman" w:cs="Times New Roman"/>
          <w:i/>
          <w:iCs/>
          <w:szCs w:val="24"/>
          <w:lang w:eastAsia="ja-JP"/>
        </w:rPr>
        <w:t>ACM Computing Surveys (CSUR)</w:t>
      </w:r>
      <w:r w:rsidRPr="006C74E2">
        <w:rPr>
          <w:rFonts w:eastAsia="Times New Roman" w:cs="Times New Roman"/>
          <w:szCs w:val="24"/>
          <w:lang w:eastAsia="ja-JP"/>
        </w:rPr>
        <w:t>, </w:t>
      </w:r>
      <w:r w:rsidRPr="006C74E2">
        <w:rPr>
          <w:rFonts w:eastAsia="Times New Roman" w:cs="Times New Roman"/>
          <w:i/>
          <w:iCs/>
          <w:szCs w:val="24"/>
          <w:lang w:eastAsia="ja-JP"/>
        </w:rPr>
        <w:t>22</w:t>
      </w:r>
      <w:r w:rsidRPr="006C74E2">
        <w:rPr>
          <w:rFonts w:eastAsia="Times New Roman" w:cs="Times New Roman"/>
          <w:szCs w:val="24"/>
          <w:lang w:eastAsia="ja-JP"/>
        </w:rPr>
        <w:t>(4), 299-319.</w:t>
      </w:r>
    </w:p>
    <w:p w14:paraId="29F33423" w14:textId="6460BC06" w:rsidR="006949B9" w:rsidRDefault="006949B9" w:rsidP="006949B9">
      <w:pPr>
        <w:spacing w:after="0" w:line="240" w:lineRule="auto"/>
        <w:jc w:val="left"/>
        <w:rPr>
          <w:rFonts w:eastAsia="Times New Roman" w:cs="Times New Roman"/>
          <w:szCs w:val="24"/>
          <w:lang w:eastAsia="ja-JP"/>
        </w:rPr>
      </w:pPr>
      <w:r w:rsidRPr="006949B9">
        <w:rPr>
          <w:rFonts w:eastAsia="Times New Roman" w:cs="Times New Roman"/>
          <w:szCs w:val="24"/>
          <w:lang w:eastAsia="ja-JP"/>
        </w:rPr>
        <w:t xml:space="preserve">Al-Fedaghi, S. (2020). Modeling the semantics of states and state machines. </w:t>
      </w:r>
      <w:r w:rsidRPr="006949B9">
        <w:rPr>
          <w:rFonts w:eastAsia="Times New Roman" w:cs="Times New Roman"/>
          <w:i/>
          <w:iCs/>
          <w:szCs w:val="24"/>
          <w:lang w:eastAsia="ja-JP"/>
        </w:rPr>
        <w:t>Journal of Computer Science</w:t>
      </w:r>
      <w:r w:rsidRPr="006949B9">
        <w:rPr>
          <w:rFonts w:eastAsia="Times New Roman" w:cs="Times New Roman"/>
          <w:szCs w:val="24"/>
          <w:lang w:eastAsia="ja-JP"/>
        </w:rPr>
        <w:t xml:space="preserve">, </w:t>
      </w:r>
      <w:r w:rsidRPr="006949B9">
        <w:rPr>
          <w:rFonts w:eastAsia="Times New Roman" w:cs="Times New Roman"/>
          <w:i/>
          <w:iCs/>
          <w:szCs w:val="24"/>
          <w:lang w:eastAsia="ja-JP"/>
        </w:rPr>
        <w:t>16</w:t>
      </w:r>
      <w:r w:rsidRPr="006949B9">
        <w:rPr>
          <w:rFonts w:eastAsia="Times New Roman" w:cs="Times New Roman"/>
          <w:szCs w:val="24"/>
          <w:lang w:eastAsia="ja-JP"/>
        </w:rPr>
        <w:t xml:space="preserve">(7). </w:t>
      </w:r>
      <w:hyperlink r:id="rId36" w:history="1">
        <w:r w:rsidRPr="006949B9">
          <w:rPr>
            <w:rStyle w:val="Hyperlink"/>
            <w:rFonts w:eastAsia="Times New Roman" w:cs="Times New Roman"/>
            <w:szCs w:val="24"/>
            <w:lang w:eastAsia="ja-JP"/>
          </w:rPr>
          <w:t>https://doi.org/10.3844/JCSSP.2020.891.905</w:t>
        </w:r>
      </w:hyperlink>
    </w:p>
    <w:p w14:paraId="39B37F47" w14:textId="77777777" w:rsidR="006949B9" w:rsidRPr="006949B9" w:rsidRDefault="006949B9" w:rsidP="006949B9">
      <w:pPr>
        <w:spacing w:after="0" w:line="240" w:lineRule="auto"/>
        <w:jc w:val="left"/>
        <w:rPr>
          <w:rFonts w:eastAsia="Times New Roman" w:cs="Times New Roman"/>
          <w:szCs w:val="24"/>
          <w:lang w:eastAsia="ja-JP"/>
        </w:rPr>
      </w:pPr>
    </w:p>
    <w:p w14:paraId="0E5B6433" w14:textId="77777777" w:rsidR="006949B9" w:rsidRDefault="006949B9" w:rsidP="008927C5">
      <w:pPr>
        <w:spacing w:after="0" w:line="240" w:lineRule="auto"/>
        <w:jc w:val="left"/>
        <w:rPr>
          <w:rFonts w:eastAsia="Times New Roman" w:cs="Times New Roman"/>
          <w:szCs w:val="24"/>
          <w:lang w:eastAsia="ja-JP"/>
        </w:rPr>
      </w:pPr>
    </w:p>
    <w:p w14:paraId="084538F2" w14:textId="77777777" w:rsidR="00BB0E44" w:rsidRPr="008927C5" w:rsidRDefault="00BB0E44" w:rsidP="008927C5">
      <w:pPr>
        <w:spacing w:after="0" w:line="240" w:lineRule="auto"/>
        <w:jc w:val="left"/>
        <w:rPr>
          <w:rFonts w:eastAsia="Times New Roman" w:cs="Times New Roman"/>
          <w:szCs w:val="24"/>
          <w:lang w:eastAsia="ja-JP"/>
        </w:rPr>
      </w:pP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7"/>
      <w:footerReference w:type="default" r:id="rId38"/>
      <w:headerReference w:type="first" r:id="rId39"/>
      <w:footerReference w:type="first" r:id="rId40"/>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33835" w14:textId="77777777" w:rsidR="00454EF4" w:rsidRDefault="00454EF4" w:rsidP="00725057">
      <w:pPr>
        <w:spacing w:after="0" w:line="240" w:lineRule="auto"/>
      </w:pPr>
      <w:r>
        <w:separator/>
      </w:r>
    </w:p>
  </w:endnote>
  <w:endnote w:type="continuationSeparator" w:id="0">
    <w:p w14:paraId="5CFAF1BE" w14:textId="77777777" w:rsidR="00454EF4" w:rsidRDefault="00454EF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FAE86" w14:textId="77777777" w:rsidR="00454EF4" w:rsidRDefault="00454EF4" w:rsidP="00725057">
      <w:pPr>
        <w:spacing w:after="0" w:line="240" w:lineRule="auto"/>
      </w:pPr>
      <w:r>
        <w:separator/>
      </w:r>
    </w:p>
  </w:footnote>
  <w:footnote w:type="continuationSeparator" w:id="0">
    <w:p w14:paraId="70CDE9B6" w14:textId="77777777" w:rsidR="00454EF4" w:rsidRDefault="00454EF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3124"/>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2F5F"/>
    <w:rsid w:val="0031314A"/>
    <w:rsid w:val="003154B0"/>
    <w:rsid w:val="003171FE"/>
    <w:rsid w:val="00317872"/>
    <w:rsid w:val="00321F21"/>
    <w:rsid w:val="00322D7F"/>
    <w:rsid w:val="00323230"/>
    <w:rsid w:val="00327B88"/>
    <w:rsid w:val="00327D56"/>
    <w:rsid w:val="00330971"/>
    <w:rsid w:val="00330FAB"/>
    <w:rsid w:val="00331A85"/>
    <w:rsid w:val="0033306B"/>
    <w:rsid w:val="00333176"/>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64D2"/>
    <w:rsid w:val="0039420B"/>
    <w:rsid w:val="00394FEE"/>
    <w:rsid w:val="00395659"/>
    <w:rsid w:val="00397184"/>
    <w:rsid w:val="003A0DB9"/>
    <w:rsid w:val="003A1A0F"/>
    <w:rsid w:val="003A38F2"/>
    <w:rsid w:val="003A3DCD"/>
    <w:rsid w:val="003A4AA0"/>
    <w:rsid w:val="003A76D9"/>
    <w:rsid w:val="003B19B4"/>
    <w:rsid w:val="003B5C6D"/>
    <w:rsid w:val="003B645B"/>
    <w:rsid w:val="003C26BC"/>
    <w:rsid w:val="003C2FDC"/>
    <w:rsid w:val="003C63AA"/>
    <w:rsid w:val="003C6F2F"/>
    <w:rsid w:val="003C6F8A"/>
    <w:rsid w:val="003D3782"/>
    <w:rsid w:val="003D3EC7"/>
    <w:rsid w:val="003D4982"/>
    <w:rsid w:val="003D713E"/>
    <w:rsid w:val="003E313E"/>
    <w:rsid w:val="003E5AF4"/>
    <w:rsid w:val="003E634D"/>
    <w:rsid w:val="003E71DF"/>
    <w:rsid w:val="003F2442"/>
    <w:rsid w:val="003F256A"/>
    <w:rsid w:val="003F3867"/>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6BDF"/>
    <w:rsid w:val="00447D7B"/>
    <w:rsid w:val="004514CE"/>
    <w:rsid w:val="0045237F"/>
    <w:rsid w:val="00452A1A"/>
    <w:rsid w:val="00453570"/>
    <w:rsid w:val="00454ED4"/>
    <w:rsid w:val="00454EF4"/>
    <w:rsid w:val="00457CAE"/>
    <w:rsid w:val="00457FE1"/>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C1C"/>
    <w:rsid w:val="004D64DA"/>
    <w:rsid w:val="004D64E9"/>
    <w:rsid w:val="004D682B"/>
    <w:rsid w:val="004D6DA0"/>
    <w:rsid w:val="004D720D"/>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949B9"/>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C74E2"/>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6AF9"/>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1473"/>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FA9"/>
    <w:rsid w:val="00A20D6B"/>
    <w:rsid w:val="00A225F7"/>
    <w:rsid w:val="00A2667F"/>
    <w:rsid w:val="00A30A8E"/>
    <w:rsid w:val="00A30F50"/>
    <w:rsid w:val="00A335EF"/>
    <w:rsid w:val="00A43B86"/>
    <w:rsid w:val="00A4423F"/>
    <w:rsid w:val="00A44D16"/>
    <w:rsid w:val="00A456C1"/>
    <w:rsid w:val="00A465BC"/>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624A"/>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76479"/>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0E44"/>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4E6"/>
    <w:rsid w:val="00C65ED1"/>
    <w:rsid w:val="00C72B35"/>
    <w:rsid w:val="00C75D53"/>
    <w:rsid w:val="00C765E3"/>
    <w:rsid w:val="00C77923"/>
    <w:rsid w:val="00C81F49"/>
    <w:rsid w:val="00C82AC6"/>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0D66"/>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1972710540">
      <w:bodyDiv w:val="1"/>
      <w:marLeft w:val="0"/>
      <w:marRight w:val="0"/>
      <w:marTop w:val="0"/>
      <w:marBottom w:val="0"/>
      <w:divBdr>
        <w:top w:val="none" w:sz="0" w:space="0" w:color="auto"/>
        <w:left w:val="none" w:sz="0" w:space="0" w:color="auto"/>
        <w:bottom w:val="none" w:sz="0" w:space="0" w:color="auto"/>
        <w:right w:val="none" w:sz="0" w:space="0" w:color="auto"/>
      </w:divBdr>
      <w:divsChild>
        <w:div w:id="790638058">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header" Target="head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header" Target="header3.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yperlink" Target="https://doi.org/10.3844/JCSSP.2020.891.905" TargetMode="Externa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72</TotalTime>
  <Pages>25</Pages>
  <Words>4868</Words>
  <Characters>2775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807</cp:revision>
  <cp:lastPrinted>2022-02-21T02:33:00Z</cp:lastPrinted>
  <dcterms:created xsi:type="dcterms:W3CDTF">2021-01-21T10:01:00Z</dcterms:created>
  <dcterms:modified xsi:type="dcterms:W3CDTF">2022-03-19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